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1346AF" w:rsidP="003A4AFB">
      <w:pPr>
        <w:jc w:val="center"/>
      </w:pPr>
      <w:r>
        <w:t>December</w:t>
      </w:r>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73751165"/>
      <w:r>
        <w:lastRenderedPageBreak/>
        <w:t>Executive Summary</w:t>
      </w:r>
      <w:bookmarkEnd w:id="1"/>
    </w:p>
    <w:p w:rsidR="00155B89" w:rsidRDefault="007D525F" w:rsidP="00155B89">
      <w:r>
        <w:t xml:space="preserve">Humans have dreamt for many years to go beyond our physical capabilities. We have dreamt about flying, breathing underwater, exploring space or simply moving as fast as possible. All these dreams have been managed through our use of technology and our understanding of the physical world </w:t>
      </w:r>
      <w:r w:rsidR="000F0DA5">
        <w:t>a</w:t>
      </w:r>
      <w:r w:rsidR="00BB7A2B">
        <w:t>round</w:t>
      </w:r>
      <w:r>
        <w:t xml:space="preserve"> us.</w:t>
      </w:r>
      <w:r w:rsidR="00DC2243">
        <w:t xml:space="preserve"> A</w:t>
      </w:r>
      <w:r w:rsidR="003A7EF3">
        <w:t>nother vein of human-</w:t>
      </w:r>
      <w:r w:rsidR="00DC2243">
        <w:t>augmenting dreams deal</w:t>
      </w:r>
      <w:r w:rsidR="003A7EF3">
        <w:t>s</w:t>
      </w:r>
      <w:r w:rsidR="00DC2243">
        <w:t xml:space="preserve"> with our senses. Popular culture has long put forth the value of characters being able to see through walls, feel the presence of danger, use echolocation or sense the emotional state of others.</w:t>
      </w:r>
      <w:r w:rsidR="003A7EF3" w:rsidRPr="003A7EF3">
        <w:t xml:space="preserve"> </w:t>
      </w:r>
      <w:r w:rsidR="003A7EF3">
        <w:t>The technology to sense information from the world is being created constantly and mobile technology has made it possible for humans to use these sensors as a ubiquitous just-in-time source of information.</w:t>
      </w:r>
      <w:r w:rsidR="005E366C" w:rsidRPr="005E366C">
        <w:t xml:space="preserve"> </w:t>
      </w:r>
      <w:r w:rsidR="000F0DA5">
        <w:t xml:space="preserve">This ability to access digital information from anywhere at any time, is the main user experience and the great value of mobile devices. </w:t>
      </w:r>
      <w:r w:rsidR="005E366C">
        <w:t xml:space="preserve">But the </w:t>
      </w:r>
      <w:r w:rsidR="000F0DA5">
        <w:t xml:space="preserve">interaction with </w:t>
      </w:r>
      <w:r w:rsidR="005E366C">
        <w:t xml:space="preserve">mobile </w:t>
      </w:r>
      <w:r w:rsidR="000F0DA5">
        <w:t>devices</w:t>
      </w:r>
      <w:r w:rsidR="005E366C">
        <w:t xml:space="preserve"> heavily relies on transmitting information visually while at the same time demanding a high level of attention from the user.</w:t>
      </w:r>
    </w:p>
    <w:p w:rsidR="003A7EF3" w:rsidRDefault="00DC2243" w:rsidP="003A7EF3">
      <w:r>
        <w:t xml:space="preserve">This </w:t>
      </w:r>
      <w:r w:rsidR="005E366C">
        <w:t xml:space="preserve">thesis </w:t>
      </w:r>
      <w:r w:rsidR="003A7EF3">
        <w:t xml:space="preserve">explores a way of using sensor and mobile technology to create a superhuman sensory experience that feels as natural as possible to the user. </w:t>
      </w:r>
      <w:r w:rsidR="005E366C">
        <w:t xml:space="preserve">In doing so, I will develop a new paradigm of interaction between a user and the mobile device. One in which the device </w:t>
      </w:r>
      <w:r w:rsidR="006063AD">
        <w:t>acts</w:t>
      </w:r>
      <w:r w:rsidR="005E366C">
        <w:t xml:space="preserve"> </w:t>
      </w:r>
      <w:r w:rsidR="006063AD">
        <w:t>mainly</w:t>
      </w:r>
      <w:r w:rsidR="005E366C">
        <w:t xml:space="preserve"> as the “translat</w:t>
      </w:r>
      <w:r w:rsidR="000F0DA5">
        <w:t>or” of information and the user</w:t>
      </w:r>
      <w:r w:rsidR="005E366C">
        <w:t>s</w:t>
      </w:r>
      <w:r w:rsidR="000F0DA5">
        <w:t>’</w:t>
      </w:r>
      <w:r w:rsidR="005E366C">
        <w:t xml:space="preserve"> interaction will be directly with the world they are trying to explore.</w:t>
      </w:r>
      <w:r w:rsidR="006063AD">
        <w:t xml:space="preserve"> The basis of the idea is to use a sensory channel, other than vision, to relay the information detected by external sensors</w:t>
      </w:r>
      <w:r w:rsidR="0079355A">
        <w:t>. The importance of this is that by avoiding the visual sense, the users can more easily divide their atte</w:t>
      </w:r>
      <w:r w:rsidR="00F37929">
        <w:t>ntion between concurrent tasks.</w:t>
      </w:r>
    </w:p>
    <w:p w:rsidR="0079355A" w:rsidRDefault="003A21B1" w:rsidP="0079355A">
      <w:r>
        <w:t xml:space="preserve">Digital Synesthesia refers to the ability to use mobile technology as the conduit between the body and aspects of the world that the body is not able to sense. The value of this approach is that the users will be able to explore their immediate environment in a way that is closer to how the original five senses are used to explore and learn. This will allow each user to find a personal meaning to the new information that they are experiencing and </w:t>
      </w:r>
      <w:r w:rsidR="00C56598">
        <w:t>interpret it in a unique way.</w:t>
      </w:r>
      <w:r w:rsidR="00F37929">
        <w:t xml:space="preserve"> In addition, it will provide an experience that uses a greater variety of sensory channels. This will create a richer more immersive experience.</w:t>
      </w:r>
    </w:p>
    <w:p w:rsidR="00C41BC5" w:rsidRDefault="00F37929" w:rsidP="00FD4F92">
      <w:r>
        <w:t xml:space="preserve">The related work falls mostly </w:t>
      </w:r>
      <w:r w:rsidR="00D1636F">
        <w:t>into two categories, those that replace a non-working sense with another and those that give the user a completely new sense.</w:t>
      </w:r>
      <w:r w:rsidR="0079355A">
        <w:t xml:space="preserve"> </w:t>
      </w:r>
      <w:r w:rsidR="00D03080">
        <w:t>The results of these projects have proved that there is a great opportunity in using senses other than vision or hearing. Also they have demonstrated the plasticity of the brain in interpreting information when received through different senses.</w:t>
      </w:r>
      <w:r w:rsidR="00C41BC5">
        <w:t xml:space="preserve"> This thesis will go further by building on top of these findings and asking how we can use Digital Synesthesia to create a new interface paradigm, one that will allow the user to interact directly with the world and not mind the mobile device. This will grant </w:t>
      </w:r>
      <w:r w:rsidR="00C41BC5">
        <w:lastRenderedPageBreak/>
        <w:t>the users a richer understanding of the world as they set to explore their new sensory capabilities.</w:t>
      </w:r>
    </w:p>
    <w:p w:rsidR="00424FAF" w:rsidRDefault="00424FAF" w:rsidP="00FD4F92">
      <w:r>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task</w:t>
      </w:r>
      <w:r w:rsidR="00C41BC5">
        <w:t xml:space="preserve"> to be performed</w:t>
      </w:r>
      <w:r w:rsidR="00FB0AD5">
        <w:t>.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1E7867">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1E7867">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1E7867">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012AF7" w:rsidRDefault="00012AF7" w:rsidP="00BB7A2B">
      <w:pPr>
        <w:pStyle w:val="Heading1"/>
      </w:pPr>
      <w:bookmarkStart w:id="2" w:name="_Toc373751166"/>
      <w:r>
        <w:lastRenderedPageBreak/>
        <w:t>Abstract</w:t>
      </w:r>
      <w:bookmarkEnd w:id="2"/>
    </w:p>
    <w:p w:rsidR="00012AF7" w:rsidRDefault="00C23F63" w:rsidP="00012AF7">
      <w:r>
        <w:t>The computation power that our mobile devices have gained in later years has surpassed that of the powerf</w:t>
      </w:r>
      <w:r w:rsidR="00565135">
        <w:t>ul computers of a few years ago</w:t>
      </w:r>
      <w:r>
        <w:t>.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3" w:name="_Toc373751174"/>
      <w:bookmarkStart w:id="4" w:name="_Toc373751167"/>
      <w:r>
        <w:lastRenderedPageBreak/>
        <w:t>Background</w:t>
      </w:r>
      <w:bookmarkEnd w:id="3"/>
    </w:p>
    <w:p w:rsidR="00A42427" w:rsidRDefault="00A42427" w:rsidP="00A42427">
      <w:r>
        <w:t>In broad terms, humans have been using technology to enhance their physical capabilities and senses for a long time. A simple thermometer is a sensor that translates temperature information to visual output with a much greater degree of accuracy than the sense of touch could afford. A compass takes the imperceptible magnetic fields of our planet and represents them in a visual form. I’ll enumerate some of the projects that I think are most significant for the path that I see on this PhD thesis.</w:t>
      </w:r>
    </w:p>
    <w:p w:rsidR="002B0DB5" w:rsidRDefault="002B0DB5" w:rsidP="002B0DB5">
      <w:pPr>
        <w:pStyle w:val="Heading2"/>
      </w:pPr>
      <w:r>
        <w:t>Use of Non-Visual or Auditory Senses for Interaction</w:t>
      </w:r>
    </w:p>
    <w:p w:rsidR="002B0DB5" w:rsidRPr="002B0DB5" w:rsidRDefault="00FD7102" w:rsidP="002B0DB5">
      <w:r>
        <w:t xml:space="preserve">Research has been done to understand the complexities of using </w:t>
      </w:r>
      <w:r w:rsidR="003F0920">
        <w:t>the skin, as a receptor of vibration and temperature, to interface with others.</w:t>
      </w:r>
      <w:bookmarkStart w:id="5" w:name="_GoBack"/>
      <w:bookmarkEnd w:id="5"/>
    </w:p>
    <w:p w:rsidR="00A42427" w:rsidRDefault="00A42427" w:rsidP="00A42427">
      <w:pPr>
        <w:pStyle w:val="Heading2"/>
      </w:pPr>
      <w:bookmarkStart w:id="6" w:name="_Toc373751175"/>
      <w:r>
        <w:t>Sensory Substitution</w:t>
      </w:r>
      <w:bookmarkEnd w:id="6"/>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7" w:name="_Toc373751176"/>
      <w:proofErr w:type="spellStart"/>
      <w:r>
        <w:t>Brainport</w:t>
      </w:r>
      <w:proofErr w:type="spellEnd"/>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7"/>
      <w:r>
        <w:fldChar w:fldCharType="end"/>
      </w:r>
    </w:p>
    <w:p w:rsidR="00A42427" w:rsidRDefault="00A42427" w:rsidP="00A42427">
      <w:proofErr w:type="spellStart"/>
      <w:r>
        <w:t>Brainport</w:t>
      </w:r>
      <w:proofErr w:type="spellEnd"/>
      <w:r>
        <w:t xml:space="preserve"> is a system that captures images through a camera and translates it into electrical signals that are felt on the tongue.</w:t>
      </w:r>
    </w:p>
    <w:p w:rsidR="00A42427" w:rsidRDefault="00A42427" w:rsidP="00A42427">
      <w:pPr>
        <w:pStyle w:val="Heading3"/>
      </w:pPr>
      <w:bookmarkStart w:id="8" w:name="_Toc373751177"/>
      <w:proofErr w:type="spellStart"/>
      <w:r>
        <w:t>Eyeborg</w:t>
      </w:r>
      <w:proofErr w:type="spellEnd"/>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8"/>
      <w:r>
        <w:fldChar w:fldCharType="end"/>
      </w:r>
    </w:p>
    <w:p w:rsidR="00A42427" w:rsidRPr="006344A0" w:rsidRDefault="00A42427" w:rsidP="00A42427">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9" w:name="_Toc373751178"/>
      <w:r>
        <w:t>New Senses</w:t>
      </w:r>
      <w:bookmarkEnd w:id="9"/>
    </w:p>
    <w:p w:rsidR="00A42427" w:rsidRPr="00594419" w:rsidRDefault="00A42427" w:rsidP="00A42427">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10" w:name="_Toc373751179"/>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10"/>
      <w:r>
        <w:rPr>
          <w:shd w:val="clear" w:color="auto" w:fill="FFFFFF"/>
        </w:rPr>
        <w:fldChar w:fldCharType="end"/>
      </w:r>
    </w:p>
    <w:p w:rsidR="00A42427" w:rsidRDefault="00A42427" w:rsidP="00A42427">
      <w:r>
        <w:lastRenderedPageBreak/>
        <w:t xml:space="preserve">The </w:t>
      </w:r>
      <w:proofErr w:type="spellStart"/>
      <w:r>
        <w:t>FeelSpace</w:t>
      </w:r>
      <w:proofErr w:type="spellEnd"/>
      <w:r>
        <w:t xml:space="preserv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1"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1"/>
      <w:r>
        <w:fldChar w:fldCharType="end"/>
      </w:r>
    </w:p>
    <w:p w:rsidR="00A42427" w:rsidRPr="00594419" w:rsidRDefault="00A42427" w:rsidP="00A42427">
      <w:r>
        <w:t xml:space="preserve">Dan Berg implanted a small magnet into his </w:t>
      </w:r>
      <w:r w:rsidRPr="00594419">
        <w:t>pinkie finger of his right hand. One of the reported effects was the ability to sense electrical flow by disruptions on the magnetic field.</w:t>
      </w:r>
    </w:p>
    <w:p w:rsidR="00A42427" w:rsidRDefault="00A42427" w:rsidP="002B0DB5">
      <w:pPr>
        <w:pStyle w:val="Heading2"/>
      </w:pPr>
      <w:bookmarkStart w:id="12" w:name="_Toc373751181"/>
      <w:r>
        <w:t>Situational Awareness</w:t>
      </w:r>
      <w:bookmarkEnd w:id="12"/>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4"/>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w:t>
      </w:r>
      <w:r w:rsidR="00565135">
        <w:t xml:space="preserve"> generate an</w:t>
      </w:r>
      <w:r w:rsidR="00B5045A">
        <w:t xml:space="preserve"> output that will be understood by the body, this will include any manipulation that can be </w:t>
      </w:r>
      <w:r w:rsidR="00565135">
        <w:t>controlled</w:t>
      </w:r>
      <w:r w:rsidR="00B5045A">
        <w:t xml:space="preserve"> by the user like volume or base value. The Output will be signal that the users can feel through their body</w:t>
      </w:r>
      <w:r w:rsidR="00565135">
        <w:t>’s</w:t>
      </w:r>
      <w:r w:rsidR="00B5045A">
        <w:t xml:space="preserve">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565135" w:rsidRDefault="00565135" w:rsidP="00033466">
      <w:pPr>
        <w:pStyle w:val="Heading3"/>
      </w:pPr>
      <w:bookmarkStart w:id="21" w:name="_Toc373751184"/>
    </w:p>
    <w:p w:rsidR="00565135" w:rsidRPr="00565135" w:rsidRDefault="00565135" w:rsidP="00565135">
      <w:r>
        <w:t>In order to test how the user interprets an output that refers to a discreet signal</w:t>
      </w:r>
    </w:p>
    <w:p w:rsidR="00033466" w:rsidRDefault="00F97040" w:rsidP="00033466">
      <w:pPr>
        <w:pStyle w:val="Heading3"/>
      </w:pPr>
      <w:r>
        <w:t>Indoor Navigation</w:t>
      </w:r>
      <w:bookmarkEnd w:id="21"/>
    </w:p>
    <w:p w:rsidR="00F90E6D" w:rsidRDefault="00F97040" w:rsidP="00F90E6D">
      <w:r>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867" w:rsidRDefault="001E7867" w:rsidP="00C23F63">
      <w:pPr>
        <w:spacing w:after="0" w:line="240" w:lineRule="auto"/>
      </w:pPr>
      <w:r>
        <w:separator/>
      </w:r>
    </w:p>
  </w:endnote>
  <w:endnote w:type="continuationSeparator" w:id="0">
    <w:p w:rsidR="001E7867" w:rsidRDefault="001E7867"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3F0920">
          <w:rPr>
            <w:noProof/>
          </w:rPr>
          <w:t>7</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867" w:rsidRDefault="001E7867" w:rsidP="00C23F63">
      <w:pPr>
        <w:spacing w:after="0" w:line="240" w:lineRule="auto"/>
      </w:pPr>
      <w:r>
        <w:separator/>
      </w:r>
    </w:p>
  </w:footnote>
  <w:footnote w:type="continuationSeparator" w:id="0">
    <w:p w:rsidR="001E7867" w:rsidRDefault="001E7867"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27F30"/>
    <w:rsid w:val="00033466"/>
    <w:rsid w:val="000D35DE"/>
    <w:rsid w:val="000F0DA5"/>
    <w:rsid w:val="001346AF"/>
    <w:rsid w:val="001356D0"/>
    <w:rsid w:val="001448A7"/>
    <w:rsid w:val="00155B89"/>
    <w:rsid w:val="0017580E"/>
    <w:rsid w:val="00194C46"/>
    <w:rsid w:val="001E7867"/>
    <w:rsid w:val="00201024"/>
    <w:rsid w:val="00212FBD"/>
    <w:rsid w:val="0024501D"/>
    <w:rsid w:val="00255CDE"/>
    <w:rsid w:val="002B0DB5"/>
    <w:rsid w:val="002B7FB5"/>
    <w:rsid w:val="002D64C9"/>
    <w:rsid w:val="002F6747"/>
    <w:rsid w:val="00301959"/>
    <w:rsid w:val="0031573D"/>
    <w:rsid w:val="00334266"/>
    <w:rsid w:val="00360B5C"/>
    <w:rsid w:val="003A21B1"/>
    <w:rsid w:val="003A4AFB"/>
    <w:rsid w:val="003A7EF3"/>
    <w:rsid w:val="003C28DD"/>
    <w:rsid w:val="003E6E10"/>
    <w:rsid w:val="003F0920"/>
    <w:rsid w:val="00421785"/>
    <w:rsid w:val="00421799"/>
    <w:rsid w:val="00424FAF"/>
    <w:rsid w:val="0047309D"/>
    <w:rsid w:val="0047372E"/>
    <w:rsid w:val="00474A3F"/>
    <w:rsid w:val="004B75B6"/>
    <w:rsid w:val="004F551D"/>
    <w:rsid w:val="0050601B"/>
    <w:rsid w:val="00510AF3"/>
    <w:rsid w:val="00513878"/>
    <w:rsid w:val="00525CF9"/>
    <w:rsid w:val="00565135"/>
    <w:rsid w:val="0056784D"/>
    <w:rsid w:val="00594419"/>
    <w:rsid w:val="005E366C"/>
    <w:rsid w:val="006063AD"/>
    <w:rsid w:val="006344A0"/>
    <w:rsid w:val="006613CD"/>
    <w:rsid w:val="006864B9"/>
    <w:rsid w:val="00695E9D"/>
    <w:rsid w:val="006E45DD"/>
    <w:rsid w:val="00753A00"/>
    <w:rsid w:val="00772602"/>
    <w:rsid w:val="007737E7"/>
    <w:rsid w:val="0079355A"/>
    <w:rsid w:val="007954F4"/>
    <w:rsid w:val="00797E32"/>
    <w:rsid w:val="007D4E67"/>
    <w:rsid w:val="007D525F"/>
    <w:rsid w:val="008954DF"/>
    <w:rsid w:val="00911CDD"/>
    <w:rsid w:val="00974267"/>
    <w:rsid w:val="009B3E48"/>
    <w:rsid w:val="00A16CB3"/>
    <w:rsid w:val="00A32198"/>
    <w:rsid w:val="00A42427"/>
    <w:rsid w:val="00A5185F"/>
    <w:rsid w:val="00A6327F"/>
    <w:rsid w:val="00AB0434"/>
    <w:rsid w:val="00AD528A"/>
    <w:rsid w:val="00B153A7"/>
    <w:rsid w:val="00B5045A"/>
    <w:rsid w:val="00B56C32"/>
    <w:rsid w:val="00B82B13"/>
    <w:rsid w:val="00B83FE1"/>
    <w:rsid w:val="00B841A4"/>
    <w:rsid w:val="00BB058B"/>
    <w:rsid w:val="00BB7A2B"/>
    <w:rsid w:val="00BC5043"/>
    <w:rsid w:val="00BF2A35"/>
    <w:rsid w:val="00BF4F0C"/>
    <w:rsid w:val="00C06619"/>
    <w:rsid w:val="00C06B67"/>
    <w:rsid w:val="00C23F63"/>
    <w:rsid w:val="00C41BC5"/>
    <w:rsid w:val="00C56598"/>
    <w:rsid w:val="00D03080"/>
    <w:rsid w:val="00D1636F"/>
    <w:rsid w:val="00D24E1D"/>
    <w:rsid w:val="00D55F73"/>
    <w:rsid w:val="00D96583"/>
    <w:rsid w:val="00DC2243"/>
    <w:rsid w:val="00DD224D"/>
    <w:rsid w:val="00E06596"/>
    <w:rsid w:val="00E350A4"/>
    <w:rsid w:val="00E35C80"/>
    <w:rsid w:val="00E77045"/>
    <w:rsid w:val="00E81C51"/>
    <w:rsid w:val="00E950F1"/>
    <w:rsid w:val="00EA64C1"/>
    <w:rsid w:val="00EC0352"/>
    <w:rsid w:val="00EE1E1B"/>
    <w:rsid w:val="00EF7D88"/>
    <w:rsid w:val="00F37929"/>
    <w:rsid w:val="00F502B4"/>
    <w:rsid w:val="00F626C1"/>
    <w:rsid w:val="00F650B3"/>
    <w:rsid w:val="00F66964"/>
    <w:rsid w:val="00F67648"/>
    <w:rsid w:val="00F76878"/>
    <w:rsid w:val="00F90E6D"/>
    <w:rsid w:val="00F97040"/>
    <w:rsid w:val="00FB0AD5"/>
    <w:rsid w:val="00FC3051"/>
    <w:rsid w:val="00FD4F92"/>
    <w:rsid w:val="00FD710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4293F364-D2D4-4028-A1AD-F58767E747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1</Pages>
  <Words>4627</Words>
  <Characters>2637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0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18</cp:revision>
  <cp:lastPrinted>2013-12-02T17:37:00Z</cp:lastPrinted>
  <dcterms:created xsi:type="dcterms:W3CDTF">2013-12-02T17:01:00Z</dcterms:created>
  <dcterms:modified xsi:type="dcterms:W3CDTF">2013-12-13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